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commentRangeStart w:id="1"/>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commentRangeEnd w:id="1"/>
      <w:r w:rsidR="003E24F6">
        <w:rPr>
          <w:rStyle w:val="CommentReference"/>
        </w:rPr>
        <w:commentReference w:id="1"/>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7E5CF94E"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at’s mor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r w:rsidR="00AD3846">
        <w:rPr>
          <w:rFonts w:asciiTheme="minorHAnsi" w:hAnsiTheme="minorHAnsi"/>
          <w:szCs w:val="24"/>
        </w:rPr>
        <w:t xml:space="preserve">T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on outcomes of metabolic health has received little attention</w:t>
      </w:r>
      <w:r w:rsidR="00ED46EF">
        <w:rPr>
          <w:rFonts w:asciiTheme="minorHAnsi" w:hAnsiTheme="minorHAnsi"/>
          <w:szCs w:val="24"/>
        </w:rPr>
        <w:t xml:space="preserve"> in humans though work by our group has indicated that diet-induced obesity </w:t>
      </w:r>
      <w:proofErr w:type="spellStart"/>
      <w:r w:rsidR="00ED46EF">
        <w:rPr>
          <w:rFonts w:asciiTheme="minorHAnsi" w:hAnsiTheme="minorHAnsi"/>
          <w:szCs w:val="24"/>
        </w:rPr>
        <w:t>synergises</w:t>
      </w:r>
      <w:proofErr w:type="spellEnd"/>
      <w:r w:rsidR="00ED46EF">
        <w:rPr>
          <w:rFonts w:asciiTheme="minorHAnsi" w:hAnsiTheme="minorHAnsi"/>
          <w:szCs w:val="24"/>
        </w:rPr>
        <w:t xml:space="preserve"> with glucocorticoid responses </w:t>
      </w:r>
      <w:r w:rsidR="00ED46EF">
        <w:rPr>
          <w:rFonts w:asciiTheme="minorHAnsi" w:hAnsiTheme="minorHAnsi"/>
          <w:szCs w:val="24"/>
        </w:rPr>
        <w:fldChar w:fldCharType="begin" w:fldLock="1"/>
      </w:r>
      <w:r w:rsidR="00ED46EF">
        <w:rPr>
          <w:rFonts w:asciiTheme="minorHAnsi" w:hAnsiTheme="minorHAnsi"/>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mendeley":{"formattedCitation":"[9,10]","plainTextFormattedCitation":"[9,10]"},"properties":{"noteIndex":0},"schema":"https://github.com/citation-style-language/schema/raw/master/csl-citation.json"}</w:instrText>
      </w:r>
      <w:r w:rsidR="00ED46EF">
        <w:rPr>
          <w:rFonts w:asciiTheme="minorHAnsi" w:hAnsiTheme="minorHAnsi"/>
          <w:szCs w:val="24"/>
        </w:rPr>
        <w:fldChar w:fldCharType="separate"/>
      </w:r>
      <w:r w:rsidR="00ED46EF" w:rsidRPr="00ED46EF">
        <w:rPr>
          <w:rFonts w:asciiTheme="minorHAnsi" w:hAnsiTheme="minorHAnsi"/>
          <w:noProof/>
          <w:szCs w:val="24"/>
        </w:rPr>
        <w:t>[9,10]</w:t>
      </w:r>
      <w:r w:rsidR="00ED46EF">
        <w:rPr>
          <w:rFonts w:asciiTheme="minorHAnsi" w:hAnsiTheme="minorHAnsi"/>
          <w:szCs w:val="24"/>
        </w:rPr>
        <w:fldChar w:fldCharType="end"/>
      </w:r>
      <w:r w:rsidR="00CE6808">
        <w:rPr>
          <w:rFonts w:asciiTheme="minorHAnsi" w:hAnsiTheme="minorHAnsi"/>
          <w:szCs w:val="24"/>
        </w:rPr>
        <w:t xml:space="preserve">.  </w:t>
      </w:r>
    </w:p>
    <w:p w14:paraId="707FD000" w14:textId="7CA5A019"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11]","plainTextFormattedCitation":"[9,11]","previouslyFormattedCitation":"[9,10]"},"properties":{"noteIndex":0},"schema":"https://github.com/citation-style-language/schema/raw/master/csl-citation.json"}</w:instrText>
      </w:r>
      <w:r w:rsidR="00F7167B" w:rsidRPr="00936D7C">
        <w:rPr>
          <w:rFonts w:asciiTheme="minorHAnsi" w:hAnsiTheme="minorHAnsi"/>
          <w:szCs w:val="24"/>
        </w:rPr>
        <w:fldChar w:fldCharType="separate"/>
      </w:r>
      <w:r w:rsidR="00ED46EF" w:rsidRPr="00ED46EF">
        <w:rPr>
          <w:rFonts w:asciiTheme="minorHAnsi" w:hAnsiTheme="minorHAnsi"/>
          <w:noProof/>
          <w:szCs w:val="24"/>
        </w:rPr>
        <w:t>[9,11]</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w:t>
      </w:r>
      <w:r w:rsidR="00FA3B0F" w:rsidRPr="00936D7C">
        <w:rPr>
          <w:rFonts w:asciiTheme="minorHAnsi" w:hAnsiTheme="minorHAnsi"/>
          <w:szCs w:val="24"/>
        </w:rPr>
        <w:t xml:space="preserve"> </w:t>
      </w:r>
      <w:r w:rsidR="00CE6808">
        <w:rPr>
          <w:rFonts w:asciiTheme="minorHAnsi" w:hAnsiTheme="minorHAnsi"/>
          <w:szCs w:val="24"/>
        </w:rPr>
        <w:t>been</w:t>
      </w:r>
      <w:r w:rsidR="00FA3B0F" w:rsidRPr="00936D7C">
        <w:rPr>
          <w:rFonts w:asciiTheme="minorHAnsi" w:hAnsiTheme="minorHAnsi"/>
          <w:szCs w:val="24"/>
        </w:rPr>
        <w:t xml:space="preserve"> </w:t>
      </w:r>
      <w:r w:rsidR="00FA3B0F" w:rsidRPr="00936D7C">
        <w:rPr>
          <w:rFonts w:asciiTheme="minorHAnsi" w:hAnsiTheme="minorHAnsi"/>
          <w:szCs w:val="24"/>
        </w:rPr>
        <w:t>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11–14]","plainTextFormattedCitation":"[11–14]","previouslyFormattedCitation":"[9,11–13]"},"properties":{"noteIndex":0},"schema":"https://github.com/citation-style-language/schema/raw/master/csl-citation.json"}</w:instrText>
      </w:r>
      <w:r w:rsidR="001B5BD2" w:rsidRPr="00936D7C">
        <w:rPr>
          <w:rFonts w:asciiTheme="minorHAnsi" w:hAnsiTheme="minorHAnsi"/>
          <w:szCs w:val="24"/>
        </w:rPr>
        <w:fldChar w:fldCharType="separate"/>
      </w:r>
      <w:r w:rsidR="00ED46EF" w:rsidRPr="00ED46EF">
        <w:rPr>
          <w:rFonts w:asciiTheme="minorHAnsi" w:hAnsiTheme="minorHAnsi"/>
          <w:noProof/>
          <w:szCs w:val="24"/>
        </w:rPr>
        <w:t>[11–1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1,15–20]","plainTextFormattedCitation":"[11,15–20]","previouslyFormattedCitation":"[9,14–19]"},"properties":{"noteIndex":0},"schema":"https://github.com/citation-style-language/schema/raw/master/csl-citation.json"}</w:instrText>
      </w:r>
      <w:r w:rsidR="00FA3B0F" w:rsidRPr="00936D7C">
        <w:rPr>
          <w:rFonts w:asciiTheme="minorHAnsi" w:hAnsiTheme="minorHAnsi"/>
          <w:szCs w:val="24"/>
        </w:rPr>
        <w:fldChar w:fldCharType="separate"/>
      </w:r>
      <w:r w:rsidR="00ED46EF" w:rsidRPr="00ED46EF">
        <w:rPr>
          <w:rFonts w:asciiTheme="minorHAnsi" w:hAnsiTheme="minorHAnsi"/>
          <w:noProof/>
          <w:szCs w:val="24"/>
        </w:rPr>
        <w:t>[11,15–20]</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ED46EF">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9,10,21–23]","plainTextFormattedCitation":"[9,10,21–23]","previouslyFormattedCitation":"[10,20–23]"},"properties":{"noteIndex":0},"schema":"https://github.com/citation-style-language/schema/raw/master/csl-citation.json"}</w:instrText>
      </w:r>
      <w:r w:rsidR="00CA75C4">
        <w:rPr>
          <w:rFonts w:asciiTheme="minorHAnsi" w:hAnsiTheme="minorHAnsi"/>
          <w:szCs w:val="24"/>
        </w:rPr>
        <w:fldChar w:fldCharType="separate"/>
      </w:r>
      <w:r w:rsidR="00ED46EF" w:rsidRPr="00ED46EF">
        <w:rPr>
          <w:rFonts w:asciiTheme="minorHAnsi" w:hAnsiTheme="minorHAnsi"/>
          <w:noProof/>
          <w:szCs w:val="24"/>
        </w:rPr>
        <w:t>[9,10,21–23]</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w:t>
      </w:r>
      <w:r w:rsidR="00E161E7" w:rsidRPr="00936D7C">
        <w:rPr>
          <w:rFonts w:asciiTheme="minorHAnsi" w:hAnsiTheme="minorHAnsi"/>
          <w:szCs w:val="24"/>
        </w:rPr>
        <w:t>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1D81959D"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w:t>
      </w:r>
      <w:r w:rsidR="00153A3E">
        <w:rPr>
          <w:rFonts w:asciiTheme="minorHAnsi" w:hAnsiTheme="minorHAnsi"/>
        </w:rPr>
        <w:t xml:space="preserve"> </w:t>
      </w:r>
      <w:r w:rsidR="00BE78C6">
        <w:rPr>
          <w:rFonts w:asciiTheme="minorHAnsi" w:hAnsiTheme="minorHAnsi"/>
        </w:rPr>
        <w:t>on their respective diets</w:t>
      </w:r>
      <w:r w:rsidR="00153A3E">
        <w:rPr>
          <w:rFonts w:asciiTheme="minorHAnsi" w:hAnsiTheme="minorHAnsi"/>
        </w:rPr>
        <w:t xml:space="preserve"> </w:t>
      </w:r>
      <w:r w:rsidR="00153A3E">
        <w:rPr>
          <w:rFonts w:asciiTheme="minorHAnsi" w:hAnsiTheme="minorHAnsi"/>
        </w:rPr>
        <w:t>randomized again into</w:t>
      </w:r>
      <w:r w:rsidR="00153A3E">
        <w:rPr>
          <w:rFonts w:asciiTheme="minorHAnsi" w:hAnsiTheme="minorHAnsi"/>
        </w:rPr>
        <w:t xml:space="preserve">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BB3395" w:rsidRPr="00936D7C">
        <w:rPr>
          <w:rFonts w:asciiTheme="minorHAnsi" w:hAnsiTheme="minorHAnsi"/>
        </w:rPr>
        <w:fldChar w:fldCharType="separate"/>
      </w:r>
      <w:r w:rsidR="00ED46EF" w:rsidRPr="00ED46EF">
        <w:rPr>
          <w:rFonts w:asciiTheme="minorHAnsi" w:hAnsiTheme="minorHAnsi"/>
          <w:noProof/>
        </w:rPr>
        <w:t>[10]</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57D4CDB8"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6D5E03">
        <w:rPr>
          <w:rFonts w:asciiTheme="minorHAnsi" w:hAnsiTheme="minorHAnsi"/>
        </w:rPr>
        <w:fldChar w:fldCharType="separate"/>
      </w:r>
      <w:r w:rsidR="00ED46EF" w:rsidRPr="00ED46EF">
        <w:rPr>
          <w:rFonts w:asciiTheme="minorHAnsi" w:hAnsiTheme="minorHAnsi"/>
          <w:noProof/>
        </w:rPr>
        <w:t>[10]</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xml:space="preserve">% </w:t>
      </w:r>
      <w:r w:rsidR="00E161E7" w:rsidRPr="00936D7C">
        <w:rPr>
          <w:rFonts w:asciiTheme="minorHAnsi" w:hAnsiTheme="minorHAnsi"/>
        </w:rPr>
        <w:lastRenderedPageBreak/>
        <w:t>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025A241"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lastRenderedPageBreak/>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w:t>
      </w:r>
      <w:r w:rsidR="00570D66" w:rsidRPr="00936D7C">
        <w:rPr>
          <w:rFonts w:asciiTheme="minorHAnsi" w:hAnsiTheme="minorHAnsi"/>
        </w:rPr>
        <w:t>.021)</w:t>
      </w:r>
      <w:r w:rsidRPr="00936D7C">
        <w:rPr>
          <w:rFonts w:asciiTheme="minorHAnsi" w:hAnsiTheme="minorHAnsi"/>
        </w:rPr>
        <w:t xml:space="preserve">. </w:t>
      </w:r>
      <w:r w:rsidR="00570D66" w:rsidRPr="00936D7C">
        <w:rPr>
          <w:rFonts w:asciiTheme="minorHAnsi" w:hAnsiTheme="minorHAnsi"/>
        </w:rPr>
        <w:t>Similarly</w:t>
      </w:r>
      <w:r w:rsidR="00570D66" w:rsidRPr="00936D7C">
        <w:rPr>
          <w:rFonts w:asciiTheme="minorHAnsi" w:hAnsiTheme="minorHAnsi"/>
        </w:rPr>
        <w:t xml:space="preserve">,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4670448F"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4,28]","plainTextFormattedCitation":"[24,28]","previouslyFormattedCitation":"[24,28]"},"properties":{"noteIndex":0},"schema":"https://github.com/citation-style-language/schema/raw/master/csl-citation.json"}</w:instrText>
      </w:r>
      <w:r w:rsidR="00CE2FB4" w:rsidRPr="00936D7C">
        <w:rPr>
          <w:rFonts w:asciiTheme="minorHAnsi" w:hAnsiTheme="minorHAnsi"/>
          <w:szCs w:val="24"/>
        </w:rPr>
        <w:fldChar w:fldCharType="separate"/>
      </w:r>
      <w:r w:rsidR="00223D11" w:rsidRPr="00223D11">
        <w:rPr>
          <w:rFonts w:asciiTheme="minorHAnsi" w:hAnsiTheme="minorHAnsi"/>
          <w:noProof/>
          <w:szCs w:val="24"/>
        </w:rPr>
        <w:t>[24,28]</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754D68B0"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lastRenderedPageBreak/>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w:t>
      </w:r>
      <w:r w:rsidRPr="00936D7C">
        <w:rPr>
          <w:rFonts w:asciiTheme="minorHAnsi" w:hAnsiTheme="minorHAnsi"/>
        </w:rPr>
        <w:t>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w:t>
      </w:r>
      <w:r w:rsidR="004F1A69">
        <w:rPr>
          <w:rFonts w:asciiTheme="minorHAnsi" w:hAnsiTheme="minorHAnsi"/>
        </w:rPr>
        <w:t xml:space="preserve">the </w:t>
      </w:r>
      <w:r w:rsidR="007702A0">
        <w:rPr>
          <w:rFonts w:asciiTheme="minorHAnsi" w:hAnsiTheme="minorHAnsi"/>
        </w:rPr>
        <w:t xml:space="preserve">gene that encodes for </w:t>
      </w:r>
      <w:r w:rsidR="004F1A69">
        <w:rPr>
          <w:rFonts w:asciiTheme="minorHAnsi" w:hAnsiTheme="minorHAnsi"/>
        </w:rPr>
        <w:t xml:space="preserve">the </w:t>
      </w:r>
      <w:r w:rsidR="004F1A69">
        <w:rPr>
          <w:rFonts w:asciiTheme="minorHAnsi" w:hAnsiTheme="minorHAnsi"/>
        </w:rPr>
        <w:t>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4362503E"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9]","plainTextFormattedCitation":"[29]","previouslyFormattedCitation":"[29]"},"properties":{"noteIndex":0},"schema":"https://github.com/citation-style-language/schema/raw/master/csl-citation.json"}</w:instrText>
      </w:r>
      <w:r w:rsidR="007F36F7" w:rsidRPr="00936D7C">
        <w:rPr>
          <w:rFonts w:asciiTheme="minorHAnsi" w:hAnsiTheme="minorHAnsi"/>
        </w:rPr>
        <w:fldChar w:fldCharType="separate"/>
      </w:r>
      <w:r w:rsidR="00223D11" w:rsidRPr="00223D11">
        <w:rPr>
          <w:rFonts w:asciiTheme="minorHAnsi" w:hAnsiTheme="minorHAnsi"/>
          <w:noProof/>
        </w:rPr>
        <w:t>[2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7F36F7" w:rsidRPr="00936D7C">
        <w:rPr>
          <w:rFonts w:asciiTheme="minorHAnsi" w:hAnsiTheme="minorHAnsi"/>
        </w:rPr>
        <w:fldChar w:fldCharType="separate"/>
      </w:r>
      <w:r w:rsidR="00ED46EF" w:rsidRPr="00ED46EF">
        <w:rPr>
          <w:rFonts w:asciiTheme="minorHAnsi" w:hAnsiTheme="minorHAnsi"/>
          <w:noProof/>
        </w:rPr>
        <w:t>[10]</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2"/>
      <w:commentRangeStart w:id="3"/>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2"/>
      <w:r w:rsidR="00995F0F">
        <w:rPr>
          <w:rStyle w:val="CommentReference"/>
        </w:rPr>
        <w:commentReference w:id="2"/>
      </w:r>
      <w:commentRangeEnd w:id="3"/>
      <w:r w:rsidR="00D54EB5">
        <w:rPr>
          <w:rStyle w:val="CommentReference"/>
        </w:rPr>
        <w:commentReference w:id="3"/>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lastRenderedPageBreak/>
        <w:t>Discussion</w:t>
      </w:r>
    </w:p>
    <w:p w14:paraId="75D4F5ED" w14:textId="4630A457"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D46EF">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1,30]","plainTextFormattedCitation":"[11,30]","previouslyFormattedCitation":"[9,30]"},"properties":{"noteIndex":0},"schema":"https://github.com/citation-style-language/schema/raw/master/csl-citation.json"}</w:instrText>
      </w:r>
      <w:r w:rsidR="00C0159E" w:rsidRPr="00936D7C">
        <w:rPr>
          <w:rFonts w:asciiTheme="minorHAnsi" w:hAnsiTheme="minorHAnsi"/>
        </w:rPr>
        <w:fldChar w:fldCharType="separate"/>
      </w:r>
      <w:r w:rsidR="00ED46EF" w:rsidRPr="00ED46EF">
        <w:rPr>
          <w:rFonts w:asciiTheme="minorHAnsi" w:hAnsiTheme="minorHAnsi"/>
          <w:noProof/>
        </w:rPr>
        <w:t>[11,3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ED46EF">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4]","plainTextFormattedCitation":"[14]","previouslyFormattedCitation":"[13]"},"properties":{"noteIndex":0},"schema":"https://github.com/citation-style-language/schema/raw/master/csl-citation.json"}</w:instrText>
      </w:r>
      <w:r w:rsidR="00B8769A" w:rsidRPr="00936D7C">
        <w:rPr>
          <w:rFonts w:asciiTheme="minorHAnsi" w:hAnsiTheme="minorHAnsi"/>
        </w:rPr>
        <w:fldChar w:fldCharType="separate"/>
      </w:r>
      <w:r w:rsidR="00ED46EF" w:rsidRPr="00ED46EF">
        <w:rPr>
          <w:rFonts w:asciiTheme="minorHAnsi" w:hAnsiTheme="minorHAnsi"/>
          <w:noProof/>
        </w:rPr>
        <w:t>[14]</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D46EF">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1–34]"},"properties":{"noteIndex":0},"schema":"https://github.com/citation-style-language/schema/raw/master/csl-citation.json"}</w:instrText>
      </w:r>
      <w:r w:rsidR="00FC1103" w:rsidRPr="00936D7C">
        <w:rPr>
          <w:rFonts w:asciiTheme="minorHAnsi" w:hAnsiTheme="minorHAnsi"/>
        </w:rPr>
        <w:fldChar w:fldCharType="separate"/>
      </w:r>
      <w:r w:rsidR="00223D11" w:rsidRPr="00223D11">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D46EF">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5,36]"},"properties":{"noteIndex":0},"schema":"https://github.com/citation-style-language/schema/raw/master/csl-citation.json"}</w:instrText>
      </w:r>
      <w:r w:rsidR="00AE6E44" w:rsidRPr="00936D7C">
        <w:rPr>
          <w:rFonts w:asciiTheme="minorHAnsi" w:hAnsiTheme="minorHAnsi"/>
        </w:rPr>
        <w:fldChar w:fldCharType="separate"/>
      </w:r>
      <w:r w:rsidR="00223D11" w:rsidRPr="00223D11">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w:t>
      </w:r>
      <w:r w:rsidR="00BE1246">
        <w:rPr>
          <w:rFonts w:asciiTheme="minorHAnsi" w:hAnsiTheme="minorHAnsi"/>
        </w:rPr>
        <w:t>mineral</w:t>
      </w:r>
      <w:r w:rsidR="004D59CB">
        <w:rPr>
          <w:rFonts w:asciiTheme="minorHAnsi" w:hAnsiTheme="minorHAnsi"/>
        </w:rPr>
        <w:t>o</w:t>
      </w:r>
      <w:r w:rsidR="00BE1246">
        <w:rPr>
          <w:rFonts w:asciiTheme="minorHAnsi" w:hAnsiTheme="minorHAnsi"/>
        </w:rPr>
        <w:t>corticoid</w:t>
      </w:r>
      <w:r w:rsidR="00BE1246">
        <w:rPr>
          <w:rFonts w:asciiTheme="minorHAnsi" w:hAnsiTheme="minorHAnsi"/>
        </w:rPr>
        <w:t xml:space="preserve">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D46EF">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7–40]"},"properties":{"noteIndex":0},"schema":"https://github.com/citation-style-language/schema/raw/master/csl-citation.json"}</w:instrText>
      </w:r>
      <w:r w:rsidR="00AD71B0" w:rsidRPr="00936D7C">
        <w:rPr>
          <w:rFonts w:asciiTheme="minorHAnsi" w:hAnsiTheme="minorHAnsi"/>
        </w:rPr>
        <w:fldChar w:fldCharType="separate"/>
      </w:r>
      <w:r w:rsidR="00223D11" w:rsidRPr="00223D11">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545E513C"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D46EF">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11–13,30,41]","plainTextFormattedCitation":"[11–13,30,41]","previouslyFormattedCitation":"[9,11,12,30,41]"},"properties":{"noteIndex":0},"schema":"https://github.com/citation-style-language/schema/raw/master/csl-citation.json"}</w:instrText>
      </w:r>
      <w:r w:rsidR="002C4D8C" w:rsidRPr="00936D7C">
        <w:rPr>
          <w:rFonts w:asciiTheme="minorHAnsi" w:hAnsiTheme="minorHAnsi"/>
        </w:rPr>
        <w:fldChar w:fldCharType="separate"/>
      </w:r>
      <w:r w:rsidR="00ED46EF" w:rsidRPr="00ED46EF">
        <w:rPr>
          <w:rFonts w:asciiTheme="minorHAnsi" w:hAnsiTheme="minorHAnsi"/>
          <w:noProof/>
        </w:rPr>
        <w:t>[11–13,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D46EF">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2]"},"properties":{"noteIndex":0},"schema":"https://github.com/citation-style-language/schema/raw/master/csl-citation.json"}</w:instrText>
      </w:r>
      <w:r w:rsidR="00F206F8" w:rsidRPr="00936D7C">
        <w:rPr>
          <w:rFonts w:asciiTheme="minorHAnsi" w:hAnsiTheme="minorHAnsi"/>
        </w:rPr>
        <w:fldChar w:fldCharType="separate"/>
      </w:r>
      <w:r w:rsidR="00223D11" w:rsidRPr="00223D11">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52F9A116"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ED46EF">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3]","plainTextFormattedCitation":"[23]","previouslyFormattedCitation":"[23]"},"properties":{"noteIndex":0},"schema":"https://github.com/citation-style-language/schema/raw/master/csl-citation.json"}</w:instrText>
      </w:r>
      <w:r w:rsidR="00F160E1">
        <w:rPr>
          <w:rFonts w:asciiTheme="minorHAnsi" w:hAnsiTheme="minorHAnsi"/>
        </w:rPr>
        <w:fldChar w:fldCharType="separate"/>
      </w:r>
      <w:r w:rsidR="00223D11" w:rsidRPr="00223D11">
        <w:rPr>
          <w:rFonts w:asciiTheme="minorHAnsi" w:hAnsiTheme="minorHAnsi"/>
          <w:noProof/>
        </w:rPr>
        <w:t>[23]</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Pr>
          <w:rFonts w:asciiTheme="minorHAnsi" w:hAnsiTheme="minorHAnsi"/>
        </w:rPr>
        <w:fldChar w:fldCharType="separate"/>
      </w:r>
      <w:r w:rsidR="00ED46EF" w:rsidRPr="00ED46EF">
        <w:rPr>
          <w:rFonts w:asciiTheme="minorHAnsi" w:hAnsiTheme="minorHAnsi"/>
          <w:noProof/>
        </w:rPr>
        <w:t>[10]</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w:t>
      </w:r>
      <w:r w:rsidR="007E48CF" w:rsidRPr="00936D7C">
        <w:rPr>
          <w:rFonts w:asciiTheme="minorHAnsi" w:hAnsiTheme="minorHAnsi"/>
          <w:color w:val="000000" w:themeColor="text1"/>
        </w:rPr>
        <w:lastRenderedPageBreak/>
        <w:t>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 xml:space="preserve">besity </w:t>
      </w:r>
      <w:r w:rsidR="00CC2CED" w:rsidRPr="00936D7C">
        <w:rPr>
          <w:rFonts w:asciiTheme="minorHAnsi" w:hAnsiTheme="minorHAnsi"/>
          <w:color w:val="000000"/>
        </w:rPr>
        <w:t>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D46EF">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9,10,43]","plainTextFormattedCitation":"[9,10,43]","previouslyFormattedCitation":"[10,20,43]"},"properties":{"noteIndex":0},"schema":"https://github.com/citation-style-language/schema/raw/master/csl-citation.json"}</w:instrText>
      </w:r>
      <w:r w:rsidR="003644EC" w:rsidRPr="00936D7C">
        <w:rPr>
          <w:rFonts w:asciiTheme="minorHAnsi" w:hAnsiTheme="minorHAnsi"/>
        </w:rPr>
        <w:fldChar w:fldCharType="separate"/>
      </w:r>
      <w:r w:rsidR="00ED46EF" w:rsidRPr="00ED46EF">
        <w:rPr>
          <w:rFonts w:asciiTheme="minorHAnsi" w:hAnsiTheme="minorHAnsi"/>
          <w:noProof/>
        </w:rPr>
        <w:t>[9,10,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p>
    <w:p w14:paraId="115441CA" w14:textId="30B57E2C"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1,33,34]"},"properties":{"noteIndex":0},"schema":"https://github.com/citation-style-language/schema/raw/master/csl-citation.json"}</w:instrText>
      </w:r>
      <w:r w:rsidR="00C3365A" w:rsidRPr="00936D7C">
        <w:rPr>
          <w:rFonts w:asciiTheme="minorHAnsi" w:hAnsiTheme="minorHAnsi"/>
          <w:lang w:val="en-US"/>
        </w:rPr>
        <w:fldChar w:fldCharType="separate"/>
      </w:r>
      <w:r w:rsidR="00223D11" w:rsidRPr="00223D11">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0,15,44]","plainTextFormattedCitation":"[10,15,44]","previouslyFormattedCitation":"[14,20,44]"},"properties":{"noteIndex":0},"schema":"https://github.com/citation-style-language/schema/raw/master/csl-citation.json"}</w:instrText>
      </w:r>
      <w:r w:rsidR="00E63571" w:rsidRPr="00936D7C">
        <w:rPr>
          <w:rFonts w:asciiTheme="minorHAnsi" w:hAnsiTheme="minorHAnsi"/>
          <w:lang w:val="en-US"/>
        </w:rPr>
        <w:fldChar w:fldCharType="separate"/>
      </w:r>
      <w:r w:rsidR="00ED46EF" w:rsidRPr="00ED46EF">
        <w:rPr>
          <w:rFonts w:asciiTheme="minorHAnsi" w:hAnsiTheme="minorHAnsi"/>
          <w:noProof/>
          <w:lang w:val="en-US"/>
        </w:rPr>
        <w:t>[10,15,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e should consider whether humans with obesity are more prone to stress or drug-induced glucocorticoid responses.</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t>
      </w:r>
      <w:r w:rsidRPr="00936D7C">
        <w:rPr>
          <w:rFonts w:asciiTheme="minorHAnsi" w:hAnsiTheme="minorHAnsi"/>
          <w:color w:val="2A2A2A"/>
          <w:highlight w:val="white"/>
        </w:rPr>
        <w:lastRenderedPageBreak/>
        <w:t xml:space="preserve">(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5C010C6B" w14:textId="77777777" w:rsidR="00715A6C" w:rsidRPr="00936D7C" w:rsidRDefault="00715A6C" w:rsidP="00715A6C">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gastrocnemius at 37°C to keep with muscl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at the nerve, a bipolar platinum wire electrode was used to stimulate the muscle at the tibial nerve. </w:t>
      </w:r>
    </w:p>
    <w:p w14:paraId="2F4644A1" w14:textId="77777777" w:rsidR="00715A6C" w:rsidRPr="00936D7C" w:rsidRDefault="00715A6C" w:rsidP="00715A6C">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t>
      </w:r>
      <w:r w:rsidRPr="00936D7C">
        <w:rPr>
          <w:rFonts w:asciiTheme="minorHAnsi" w:hAnsiTheme="minorHAnsi"/>
          <w:color w:val="2A2A2A"/>
          <w:szCs w:val="24"/>
          <w:highlight w:val="white"/>
        </w:rPr>
        <w:lastRenderedPageBreak/>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m</w:t>
      </w:r>
      <w:r>
        <w:rPr>
          <w:rFonts w:asciiTheme="minorHAnsi" w:hAnsiTheme="minorHAnsi"/>
          <w:color w:val="2A2A2A"/>
          <w:szCs w:val="24"/>
          <w:highlight w:val="white"/>
        </w:rPr>
        <w:t>illi</w:t>
      </w:r>
      <w:r w:rsidRPr="00936D7C">
        <w:rPr>
          <w:rFonts w:asciiTheme="minorHAnsi" w:hAnsiTheme="minorHAnsi"/>
          <w:color w:val="2A2A2A"/>
          <w:szCs w:val="24"/>
          <w:highlight w:val="white"/>
        </w:rPr>
        <w:t>s</w:t>
      </w:r>
      <w:r>
        <w:rPr>
          <w:rFonts w:asciiTheme="minorHAnsi" w:hAnsiTheme="minorHAnsi"/>
          <w:color w:val="2A2A2A"/>
          <w:szCs w:val="24"/>
          <w:highlight w:val="white"/>
        </w:rPr>
        <w:t>econds</w:t>
      </w:r>
      <w:r w:rsidRPr="00936D7C">
        <w:rPr>
          <w:rFonts w:asciiTheme="minorHAnsi" w:hAnsiTheme="minorHAnsi"/>
          <w:color w:val="2A2A2A"/>
          <w:szCs w:val="24"/>
          <w:highlight w:val="white"/>
        </w:rPr>
        <w:t xml:space="preserve">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In order to measure force generated at the muscle, an electrode cuff was placed around the mid-belly of gastrocnemius for muscle stimulation. The process was then repeated for nerve</w:t>
      </w:r>
      <w:r>
        <w:rPr>
          <w:rFonts w:asciiTheme="minorHAnsi" w:hAnsiTheme="minorHAnsi"/>
          <w:color w:val="2A2A2A"/>
          <w:szCs w:val="24"/>
          <w:highlight w:val="white"/>
        </w:rPr>
        <w:t xml:space="preserve"> stimulated contraction.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7777777"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4,25]","plainTextFormattedCitation":"[24,25]","previouslyFormattedCitation":"[24,25]"},"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4,2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6]","plainTextFormattedCitation":"[26]","previouslyFormattedCitation":"[26]"},"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r w:rsidRPr="00936D7C">
        <w:rPr>
          <w:rFonts w:asciiTheme="minorHAnsi" w:hAnsiTheme="minorHAnsi"/>
          <w:color w:val="2A2A2A"/>
          <w:szCs w:val="24"/>
          <w:highlight w:val="white"/>
        </w:rPr>
        <w:lastRenderedPageBreak/>
        <w:t>(</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Table 1).</w:t>
      </w:r>
    </w:p>
    <w:p w14:paraId="64B4511B" w14:textId="77777777" w:rsidR="00715A6C" w:rsidRPr="00817002" w:rsidRDefault="00715A6C" w:rsidP="00715A6C">
      <w:pPr>
        <w:shd w:val="clear" w:color="auto" w:fill="FFFFFF"/>
        <w:spacing w:line="480" w:lineRule="auto"/>
        <w:rPr>
          <w:highlight w:val="white"/>
        </w:rPr>
      </w:pP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t xml:space="preserve">Statistics </w:t>
      </w:r>
      <w:r>
        <w:tab/>
      </w:r>
    </w:p>
    <w:p w14:paraId="2E69A54B" w14:textId="71962DEB"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figure legends.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w:t>
      </w:r>
      <w:r w:rsidRPr="00936D7C">
        <w:rPr>
          <w:rFonts w:asciiTheme="minorHAnsi" w:hAnsiTheme="minorHAnsi"/>
        </w:rPr>
        <w:lastRenderedPageBreak/>
        <w:t xml:space="preserve">conducted using R version 3.5.0 </w:t>
      </w:r>
      <w:r w:rsidRPr="00936D7C">
        <w:rPr>
          <w:rFonts w:asciiTheme="minorHAnsi" w:hAnsiTheme="minorHAnsi"/>
        </w:rPr>
        <w:fldChar w:fldCharType="begin" w:fldLock="1"/>
      </w:r>
      <w:r>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7]","plainTextFormattedCitation":"[27]","previouslyFormattedCitation":"[27]"},"properties":{"noteIndex":0},"schema":"https://github.com/citation-style-language/schema/raw/master/csl-citation.json"}</w:instrText>
      </w:r>
      <w:r w:rsidRPr="00936D7C">
        <w:rPr>
          <w:rFonts w:asciiTheme="minorHAnsi" w:hAnsiTheme="minorHAnsi"/>
        </w:rPr>
        <w:fldChar w:fldCharType="separate"/>
      </w:r>
      <w:r w:rsidRPr="00223D11">
        <w:rPr>
          <w:rFonts w:asciiTheme="minorHAnsi" w:hAnsiTheme="minorHAnsi"/>
          <w:noProof/>
        </w:rPr>
        <w:t>[27]</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10"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the Walter Block Scholarship and the Nutritional Sciences Dean’s Award (LG), </w:t>
      </w:r>
      <w:commentRangeStart w:id="4"/>
      <w:r w:rsidRPr="00FC70DD">
        <w:rPr>
          <w:rFonts w:asciiTheme="minorHAnsi" w:hAnsiTheme="minorHAnsi"/>
          <w:highlight w:val="white"/>
        </w:rPr>
        <w:t>R01</w:t>
      </w:r>
      <w:r>
        <w:rPr>
          <w:rFonts w:asciiTheme="minorHAnsi" w:hAnsiTheme="minorHAnsi"/>
          <w:highlight w:val="white"/>
        </w:rPr>
        <w:t>-</w:t>
      </w:r>
      <w:r w:rsidRPr="00FC70DD">
        <w:rPr>
          <w:rFonts w:asciiTheme="minorHAnsi" w:hAnsiTheme="minorHAnsi"/>
          <w:highlight w:val="white"/>
        </w:rPr>
        <w:t xml:space="preserve">DK017535 (DB), </w:t>
      </w:r>
      <w:commentRangeEnd w:id="4"/>
      <w:r>
        <w:rPr>
          <w:rStyle w:val="CommentReference"/>
        </w:rPr>
        <w:commentReference w:id="4"/>
      </w:r>
      <w:r w:rsidRPr="00FC70DD">
        <w:rPr>
          <w:rFonts w:asciiTheme="minorHAnsi" w:hAnsiTheme="minorHAnsi"/>
          <w:highlight w:val="white"/>
        </w:rPr>
        <w:t>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bookmarkStart w:id="5" w:name="_GoBack"/>
      <w:bookmarkEnd w:id="5"/>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6D58E6B3" w14:textId="0791D197" w:rsidR="00ED46EF" w:rsidRPr="00ED46EF" w:rsidRDefault="002A4533" w:rsidP="00ED46EF">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D46EF" w:rsidRPr="00ED46EF">
        <w:rPr>
          <w:rFonts w:ascii="Cambria" w:hAnsi="Cambria" w:cs="Times New Roman"/>
          <w:noProof/>
        </w:rPr>
        <w:t xml:space="preserve">1. </w:t>
      </w:r>
      <w:r w:rsidR="00ED46EF" w:rsidRPr="00ED46EF">
        <w:rPr>
          <w:rFonts w:ascii="Cambria" w:hAnsi="Cambria" w:cs="Times New Roman"/>
          <w:noProof/>
        </w:rPr>
        <w:tab/>
        <w:t xml:space="preserve">Wolfe, R.R. The underappreciated role of muscle in health and disease 1 Ϫ 3. </w:t>
      </w:r>
      <w:r w:rsidR="00ED46EF" w:rsidRPr="00ED46EF">
        <w:rPr>
          <w:rFonts w:ascii="Cambria" w:hAnsi="Cambria" w:cs="Times New Roman"/>
          <w:b/>
          <w:bCs/>
          <w:noProof/>
        </w:rPr>
        <w:t>2018</w:t>
      </w:r>
      <w:r w:rsidR="00ED46EF" w:rsidRPr="00ED46EF">
        <w:rPr>
          <w:rFonts w:ascii="Cambria" w:hAnsi="Cambria" w:cs="Times New Roman"/>
          <w:noProof/>
        </w:rPr>
        <w:t>, 475–482.</w:t>
      </w:r>
    </w:p>
    <w:p w14:paraId="069746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 </w:t>
      </w:r>
      <w:r w:rsidRPr="00ED46EF">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D46EF">
        <w:rPr>
          <w:rFonts w:ascii="Cambria" w:hAnsi="Cambria" w:cs="Times New Roman"/>
          <w:i/>
          <w:iCs/>
          <w:noProof/>
        </w:rPr>
        <w:t>FASEB J.</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8</w:t>
      </w:r>
      <w:r w:rsidRPr="00ED46EF">
        <w:rPr>
          <w:rFonts w:ascii="Cambria" w:hAnsi="Cambria" w:cs="Times New Roman"/>
          <w:noProof/>
        </w:rPr>
        <w:t>, 39–51, doi:10.1096/fj.03-0610com.</w:t>
      </w:r>
    </w:p>
    <w:p w14:paraId="7471F48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 </w:t>
      </w:r>
      <w:r w:rsidRPr="00ED46EF">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D46EF">
        <w:rPr>
          <w:rFonts w:ascii="Cambria" w:hAnsi="Cambria" w:cs="Times New Roman"/>
          <w:i/>
          <w:iCs/>
          <w:noProof/>
        </w:rPr>
        <w:t>QJM</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93</w:t>
      </w:r>
      <w:r w:rsidRPr="00ED46EF">
        <w:rPr>
          <w:rFonts w:ascii="Cambria" w:hAnsi="Cambria" w:cs="Times New Roman"/>
          <w:noProof/>
        </w:rPr>
        <w:t>, 105–111, doi:10.1093/qjmed/93.2.105.</w:t>
      </w:r>
    </w:p>
    <w:p w14:paraId="52BEF47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 </w:t>
      </w:r>
      <w:r w:rsidRPr="00ED46EF">
        <w:rPr>
          <w:rFonts w:ascii="Cambria" w:hAnsi="Cambria" w:cs="Times New Roman"/>
          <w:noProof/>
        </w:rPr>
        <w:tab/>
        <w:t xml:space="preserve">Overman, R.A.; Yeh, J.Y.; Deal, C.L. Prevalence of oral glucocorticoid usage in the United States: A general population perspective. </w:t>
      </w:r>
      <w:r w:rsidRPr="00ED46EF">
        <w:rPr>
          <w:rFonts w:ascii="Cambria" w:hAnsi="Cambria" w:cs="Times New Roman"/>
          <w:i/>
          <w:iCs/>
          <w:noProof/>
        </w:rPr>
        <w:t>Arthritis Care Res.</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5</w:t>
      </w:r>
      <w:r w:rsidRPr="00ED46EF">
        <w:rPr>
          <w:rFonts w:ascii="Cambria" w:hAnsi="Cambria" w:cs="Times New Roman"/>
          <w:noProof/>
        </w:rPr>
        <w:t>, 294–298, doi:10.1002/acr.21796.</w:t>
      </w:r>
    </w:p>
    <w:p w14:paraId="02B4C11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5. </w:t>
      </w:r>
      <w:r w:rsidRPr="00ED46EF">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0</w:t>
      </w:r>
      <w:r w:rsidRPr="00ED46EF">
        <w:rPr>
          <w:rFonts w:ascii="Cambria" w:hAnsi="Cambria" w:cs="Times New Roman"/>
          <w:noProof/>
        </w:rPr>
        <w:t xml:space="preserve">, </w:t>
      </w:r>
      <w:r w:rsidRPr="00ED46EF">
        <w:rPr>
          <w:rFonts w:ascii="Cambria" w:hAnsi="Cambria" w:cs="Times New Roman"/>
          <w:i/>
          <w:iCs/>
          <w:noProof/>
        </w:rPr>
        <w:t>95</w:t>
      </w:r>
      <w:r w:rsidRPr="00ED46EF">
        <w:rPr>
          <w:rFonts w:ascii="Cambria" w:hAnsi="Cambria" w:cs="Times New Roman"/>
          <w:noProof/>
        </w:rPr>
        <w:t>, 1602–1608, doi:10.1210/jc.2009-2112.</w:t>
      </w:r>
    </w:p>
    <w:p w14:paraId="6B61272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6. </w:t>
      </w:r>
      <w:r w:rsidRPr="00ED46EF">
        <w:rPr>
          <w:rFonts w:ascii="Cambria" w:hAnsi="Cambria" w:cs="Times New Roman"/>
          <w:noProof/>
        </w:rPr>
        <w:tab/>
        <w:t xml:space="preserve">Hackett, R.A.; Kivimäki, M.; Kumari, M.; Steptoe, A. Diurnal Cortisol Patterns, Future Diabetes, and Impaired Glucose Metabolism in the Whitehall II Cohort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619–625, doi:10.1210/jc.2015-2853.</w:t>
      </w:r>
    </w:p>
    <w:p w14:paraId="09274D0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7. </w:t>
      </w:r>
      <w:r w:rsidRPr="00ED46EF">
        <w:rPr>
          <w:rFonts w:ascii="Cambria" w:hAnsi="Cambria" w:cs="Times New Roman"/>
          <w:noProof/>
        </w:rPr>
        <w:tab/>
        <w:t xml:space="preserve">Flegal, K.M.; Kruszon-Moran, D.; Carroll, M.D.; Fryar, C.D.; Ogden, C.L. Trends in Obesity Among Adults in the United States, 2005 to 2014. </w:t>
      </w:r>
      <w:r w:rsidRPr="00ED46EF">
        <w:rPr>
          <w:rFonts w:ascii="Cambria" w:hAnsi="Cambria" w:cs="Times New Roman"/>
          <w:i/>
          <w:iCs/>
          <w:noProof/>
        </w:rPr>
        <w:t>JAMA</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315</w:t>
      </w:r>
      <w:r w:rsidRPr="00ED46EF">
        <w:rPr>
          <w:rFonts w:ascii="Cambria" w:hAnsi="Cambria" w:cs="Times New Roman"/>
          <w:noProof/>
        </w:rPr>
        <w:t>, 2284, doi:10.1001/jama.2016.6458.</w:t>
      </w:r>
    </w:p>
    <w:p w14:paraId="43C1B6F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8. </w:t>
      </w:r>
      <w:r w:rsidRPr="00ED46EF">
        <w:rPr>
          <w:rFonts w:ascii="Cambria" w:hAnsi="Cambria" w:cs="Times New Roman"/>
          <w:noProof/>
        </w:rPr>
        <w:tab/>
        <w:t xml:space="preserve">Heymsfield, S.B.; Wadden, T.A. Mechanisms, Pathophysiology, and Management of Obesity. </w:t>
      </w:r>
      <w:r w:rsidRPr="00ED46EF">
        <w:rPr>
          <w:rFonts w:ascii="Cambria" w:hAnsi="Cambria" w:cs="Times New Roman"/>
          <w:i/>
          <w:iCs/>
          <w:noProof/>
        </w:rPr>
        <w:t>N. Engl. J. Med.</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376</w:t>
      </w:r>
      <w:r w:rsidRPr="00ED46EF">
        <w:rPr>
          <w:rFonts w:ascii="Cambria" w:hAnsi="Cambria" w:cs="Times New Roman"/>
          <w:noProof/>
        </w:rPr>
        <w:t>, 254–266, doi:10.1056/NEJMra1514009.</w:t>
      </w:r>
    </w:p>
    <w:p w14:paraId="799503E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9. </w:t>
      </w:r>
      <w:r w:rsidRPr="00ED46EF">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D46EF">
        <w:rPr>
          <w:rFonts w:ascii="Cambria" w:hAnsi="Cambria" w:cs="Times New Roman"/>
          <w:i/>
          <w:iCs/>
          <w:noProof/>
        </w:rPr>
        <w:t>J. Mol. Endocrinol.</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55</w:t>
      </w:r>
      <w:r w:rsidRPr="00ED46EF">
        <w:rPr>
          <w:rFonts w:ascii="Cambria" w:hAnsi="Cambria" w:cs="Times New Roman"/>
          <w:noProof/>
        </w:rPr>
        <w:t>, 81–94, doi:10.1530/JME-15-0119.</w:t>
      </w:r>
    </w:p>
    <w:p w14:paraId="64C2F35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0. </w:t>
      </w:r>
      <w:r w:rsidRPr="00ED46EF">
        <w:rPr>
          <w:rFonts w:ascii="Cambria" w:hAnsi="Cambria" w:cs="Times New Roman"/>
          <w:noProof/>
        </w:rPr>
        <w:tab/>
        <w:t xml:space="preserve">Harvey, I.; Stephenson, E.J.; Redd, J.R.; Tran, Q.T.; Hochberg, I.; Qi, N.; Bridges, D. Glucocorticoid-Induced Metabolic Disturbances Are Exacerbated in Obese Male Mice.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8</w:t>
      </w:r>
      <w:r w:rsidRPr="00ED46EF">
        <w:rPr>
          <w:rFonts w:ascii="Cambria" w:hAnsi="Cambria" w:cs="Times New Roman"/>
          <w:noProof/>
        </w:rPr>
        <w:t xml:space="preserve">, </w:t>
      </w:r>
      <w:r w:rsidRPr="00ED46EF">
        <w:rPr>
          <w:rFonts w:ascii="Cambria" w:hAnsi="Cambria" w:cs="Times New Roman"/>
          <w:i/>
          <w:iCs/>
          <w:noProof/>
        </w:rPr>
        <w:t>159</w:t>
      </w:r>
      <w:r w:rsidRPr="00ED46EF">
        <w:rPr>
          <w:rFonts w:ascii="Cambria" w:hAnsi="Cambria" w:cs="Times New Roman"/>
          <w:noProof/>
        </w:rPr>
        <w:t>, 2275–2287, doi:10.1210/en.2018-00147.</w:t>
      </w:r>
    </w:p>
    <w:p w14:paraId="25FEC67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1. </w:t>
      </w:r>
      <w:r w:rsidRPr="00ED46EF">
        <w:rPr>
          <w:rFonts w:ascii="Cambria" w:hAnsi="Cambria" w:cs="Times New Roman"/>
          <w:noProof/>
        </w:rPr>
        <w:tab/>
        <w:t xml:space="preserve">Schakman, O.; Kalista, S.; Barbé, C.; Loumaye,  a; Thissen, J.P.P. Glucocorticoid-induced skeletal muscle atrophy. </w:t>
      </w:r>
      <w:r w:rsidRPr="00ED46EF">
        <w:rPr>
          <w:rFonts w:ascii="Cambria" w:hAnsi="Cambria" w:cs="Times New Roman"/>
          <w:i/>
          <w:iCs/>
          <w:noProof/>
        </w:rPr>
        <w:t>Int. J. Biochem. Cell Biol.</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45</w:t>
      </w:r>
      <w:r w:rsidRPr="00ED46EF">
        <w:rPr>
          <w:rFonts w:ascii="Cambria" w:hAnsi="Cambria" w:cs="Times New Roman"/>
          <w:noProof/>
        </w:rPr>
        <w:t>, 2163–2172, doi:10.1016/j.biocel.2013.05.036.</w:t>
      </w:r>
    </w:p>
    <w:p w14:paraId="3A0FDBD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2. </w:t>
      </w:r>
      <w:r w:rsidRPr="00ED46EF">
        <w:rPr>
          <w:rFonts w:ascii="Cambria" w:hAnsi="Cambria" w:cs="Times New Roman"/>
          <w:noProof/>
        </w:rPr>
        <w:tab/>
        <w:t xml:space="preserve">Kelly, Frank J and Goldspink, D.F. The differing responses of four muscle types to dexamethasone treatment in the the Rat. </w:t>
      </w:r>
      <w:r w:rsidRPr="00ED46EF">
        <w:rPr>
          <w:rFonts w:ascii="Cambria" w:hAnsi="Cambria" w:cs="Times New Roman"/>
          <w:i/>
          <w:iCs/>
          <w:noProof/>
        </w:rPr>
        <w:t>Biochem</w:t>
      </w:r>
      <w:r w:rsidRPr="00ED46EF">
        <w:rPr>
          <w:rFonts w:ascii="Cambria" w:hAnsi="Cambria" w:cs="Times New Roman"/>
          <w:noProof/>
        </w:rPr>
        <w:t xml:space="preserve"> </w:t>
      </w:r>
      <w:r w:rsidRPr="00ED46EF">
        <w:rPr>
          <w:rFonts w:ascii="Cambria" w:hAnsi="Cambria" w:cs="Times New Roman"/>
          <w:b/>
          <w:bCs/>
          <w:noProof/>
        </w:rPr>
        <w:t>1982</w:t>
      </w:r>
      <w:r w:rsidRPr="00ED46EF">
        <w:rPr>
          <w:rFonts w:ascii="Cambria" w:hAnsi="Cambria" w:cs="Times New Roman"/>
          <w:noProof/>
        </w:rPr>
        <w:t xml:space="preserve">, </w:t>
      </w:r>
      <w:r w:rsidRPr="00ED46EF">
        <w:rPr>
          <w:rFonts w:ascii="Cambria" w:hAnsi="Cambria" w:cs="Times New Roman"/>
          <w:i/>
          <w:iCs/>
          <w:noProof/>
        </w:rPr>
        <w:t>175</w:t>
      </w:r>
      <w:r w:rsidRPr="00ED46EF">
        <w:rPr>
          <w:rFonts w:ascii="Cambria" w:hAnsi="Cambria" w:cs="Times New Roman"/>
          <w:noProof/>
        </w:rPr>
        <w:t>, 147–151, doi:10.1093/nq/175.27.477f.</w:t>
      </w:r>
    </w:p>
    <w:p w14:paraId="0D713AB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3. </w:t>
      </w:r>
      <w:r w:rsidRPr="00ED46EF">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D46EF">
        <w:rPr>
          <w:rFonts w:ascii="Cambria" w:hAnsi="Cambria" w:cs="Times New Roman"/>
          <w:i/>
          <w:iCs/>
          <w:noProof/>
        </w:rPr>
        <w:t>Am. J. Physiol. Metab.</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285</w:t>
      </w:r>
      <w:r w:rsidRPr="00ED46EF">
        <w:rPr>
          <w:rFonts w:ascii="Cambria" w:hAnsi="Cambria" w:cs="Times New Roman"/>
          <w:noProof/>
        </w:rPr>
        <w:t>, E363–E371, doi:10.1152/ajpendo.00487.2002.</w:t>
      </w:r>
    </w:p>
    <w:p w14:paraId="4BE765F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4. </w:t>
      </w:r>
      <w:r w:rsidRPr="00ED46EF">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D46EF">
        <w:rPr>
          <w:rFonts w:ascii="Cambria" w:hAnsi="Cambria" w:cs="Times New Roman"/>
          <w:i/>
          <w:iCs/>
          <w:noProof/>
        </w:rPr>
        <w:t>Clin. Endocrinol. (Oxf).</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673–682, doi:10.1111/j.1365-2265.2008.03212.x.</w:t>
      </w:r>
    </w:p>
    <w:p w14:paraId="0740620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5. </w:t>
      </w:r>
      <w:r w:rsidRPr="00ED46EF">
        <w:rPr>
          <w:rFonts w:ascii="Cambria" w:hAnsi="Cambria" w:cs="Times New Roman"/>
          <w:noProof/>
        </w:rPr>
        <w:tab/>
        <w:t xml:space="preserve">Pereira, R.M.R.; Freire de Carvalho, J. Glucocorticoid-induced myopathy. </w:t>
      </w:r>
      <w:r w:rsidRPr="00ED46EF">
        <w:rPr>
          <w:rFonts w:ascii="Cambria" w:hAnsi="Cambria" w:cs="Times New Roman"/>
          <w:i/>
          <w:iCs/>
          <w:noProof/>
        </w:rPr>
        <w:t>Jt. Bone Spine</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78</w:t>
      </w:r>
      <w:r w:rsidRPr="00ED46EF">
        <w:rPr>
          <w:rFonts w:ascii="Cambria" w:hAnsi="Cambria" w:cs="Times New Roman"/>
          <w:noProof/>
        </w:rPr>
        <w:t>, 41–44, doi:10.1016/j.jbspin.2010.02.025.</w:t>
      </w:r>
    </w:p>
    <w:p w14:paraId="4BFD1BC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6. </w:t>
      </w:r>
      <w:r w:rsidRPr="00ED46EF">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D46EF">
        <w:rPr>
          <w:rFonts w:ascii="Cambria" w:hAnsi="Cambria" w:cs="Times New Roman"/>
          <w:i/>
          <w:iCs/>
          <w:noProof/>
        </w:rPr>
        <w:t>Cell</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17</w:t>
      </w:r>
      <w:r w:rsidRPr="00ED46EF">
        <w:rPr>
          <w:rFonts w:ascii="Cambria" w:hAnsi="Cambria" w:cs="Times New Roman"/>
          <w:noProof/>
        </w:rPr>
        <w:t xml:space="preserve">, 399–412, </w:t>
      </w:r>
      <w:r w:rsidRPr="00ED46EF">
        <w:rPr>
          <w:rFonts w:ascii="Cambria" w:hAnsi="Cambria" w:cs="Times New Roman"/>
          <w:noProof/>
        </w:rPr>
        <w:lastRenderedPageBreak/>
        <w:t>doi:10.1016/S0092-8674(04)00400-3.</w:t>
      </w:r>
    </w:p>
    <w:p w14:paraId="481E8EF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7. </w:t>
      </w:r>
      <w:r w:rsidRPr="00ED46EF">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D46EF">
        <w:rPr>
          <w:rFonts w:ascii="Cambria" w:hAnsi="Cambria" w:cs="Times New Roman"/>
          <w:i/>
          <w:iCs/>
          <w:noProof/>
        </w:rPr>
        <w:t>J. Steroid Biochem. Mol. Biol.</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xml:space="preserve">, </w:t>
      </w:r>
      <w:r w:rsidRPr="00ED46EF">
        <w:rPr>
          <w:rFonts w:ascii="Cambria" w:hAnsi="Cambria" w:cs="Times New Roman"/>
          <w:i/>
          <w:iCs/>
          <w:noProof/>
        </w:rPr>
        <w:t>195</w:t>
      </w:r>
      <w:r w:rsidRPr="00ED46EF">
        <w:rPr>
          <w:rFonts w:ascii="Cambria" w:hAnsi="Cambria" w:cs="Times New Roman"/>
          <w:noProof/>
        </w:rPr>
        <w:t>, 105468, doi:10.1016/j.jsbmb.2019.105468.</w:t>
      </w:r>
    </w:p>
    <w:p w14:paraId="575F30A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8. </w:t>
      </w:r>
      <w:r w:rsidRPr="00ED46EF">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D46EF">
        <w:rPr>
          <w:rFonts w:ascii="Cambria" w:hAnsi="Cambria" w:cs="Times New Roman"/>
          <w:i/>
          <w:iCs/>
          <w:noProof/>
        </w:rPr>
        <w:t>Skelet. Muscle</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6, doi:10.1186/2044-5040-3-6.</w:t>
      </w:r>
    </w:p>
    <w:p w14:paraId="79DA8D3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9. </w:t>
      </w:r>
      <w:r w:rsidRPr="00ED46EF">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D46EF">
        <w:rPr>
          <w:rFonts w:ascii="Cambria" w:hAnsi="Cambria" w:cs="Times New Roman"/>
          <w:i/>
          <w:iCs/>
          <w:noProof/>
        </w:rPr>
        <w:t>Cell Metab.</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411–24, doi:10.1016/j.cmet.2008.10.002.</w:t>
      </w:r>
    </w:p>
    <w:p w14:paraId="5067B42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0. </w:t>
      </w:r>
      <w:r w:rsidRPr="00ED46EF">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D46EF">
        <w:rPr>
          <w:rFonts w:ascii="Cambria" w:hAnsi="Cambria" w:cs="Times New Roman"/>
          <w:i/>
          <w:iCs/>
          <w:noProof/>
        </w:rPr>
        <w:t>Nat. Cell Biol.</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1014–1019, doi:10.1038/ncb1101-1014.</w:t>
      </w:r>
    </w:p>
    <w:p w14:paraId="3576C8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1. </w:t>
      </w:r>
      <w:r w:rsidRPr="00ED46EF">
        <w:rPr>
          <w:rFonts w:ascii="Cambria" w:hAnsi="Cambria" w:cs="Times New Roman"/>
          <w:noProof/>
        </w:rPr>
        <w:tab/>
        <w:t xml:space="preserve">Shpilberg, Y.; Beaudry, J.L.; D’Souza, A.; Campbell, J.E.; Peckett, A.; Riddell, M.C. A rodent model of rapid-onset diabetes induced by glucocorticoids and high-fat feeding. </w:t>
      </w:r>
      <w:r w:rsidRPr="00ED46EF">
        <w:rPr>
          <w:rFonts w:ascii="Cambria" w:hAnsi="Cambria" w:cs="Times New Roman"/>
          <w:i/>
          <w:iCs/>
          <w:noProof/>
        </w:rPr>
        <w:t>Dis. Model. Mech.</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5</w:t>
      </w:r>
      <w:r w:rsidRPr="00ED46EF">
        <w:rPr>
          <w:rFonts w:ascii="Cambria" w:hAnsi="Cambria" w:cs="Times New Roman"/>
          <w:noProof/>
        </w:rPr>
        <w:t>, 671–680, doi:10.1242/dmm.008912.</w:t>
      </w:r>
    </w:p>
    <w:p w14:paraId="28F222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2. </w:t>
      </w:r>
      <w:r w:rsidRPr="00ED46EF">
        <w:rPr>
          <w:rFonts w:ascii="Cambria" w:hAnsi="Cambria" w:cs="Times New Roman"/>
          <w:noProof/>
        </w:rPr>
        <w:tab/>
        <w:t xml:space="preserve">Beaudry, J.L.; D’souza, A.M.; Teich, T.; Tsushima, R.; Riddell, M.C. Exogenous glucocorticoids and a high-fat diet cause severe hyperglycemia and hyperinsulinemia and limit islet glucose responsiveness in young male Sprague-Dawley rats.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154</w:t>
      </w:r>
      <w:r w:rsidRPr="00ED46EF">
        <w:rPr>
          <w:rFonts w:ascii="Cambria" w:hAnsi="Cambria" w:cs="Times New Roman"/>
          <w:noProof/>
        </w:rPr>
        <w:t>, 3197–3208, doi:10.1210/en.2012-2114.</w:t>
      </w:r>
    </w:p>
    <w:p w14:paraId="6C1DC7B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23. </w:t>
      </w:r>
      <w:r w:rsidRPr="00ED46EF">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D46EF">
        <w:rPr>
          <w:rFonts w:ascii="Cambria" w:hAnsi="Cambria" w:cs="Times New Roman"/>
          <w:i/>
          <w:iCs/>
          <w:noProof/>
        </w:rPr>
        <w:t>Steroids</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doi:10.1016/j.steroids.2019.05.008.</w:t>
      </w:r>
    </w:p>
    <w:p w14:paraId="4D83A79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4. </w:t>
      </w:r>
      <w:r w:rsidRPr="00ED46EF">
        <w:rPr>
          <w:rFonts w:ascii="Cambria" w:hAnsi="Cambria" w:cs="Times New Roman"/>
          <w:noProof/>
        </w:rPr>
        <w:tab/>
        <w:t xml:space="preserve">Sher, J.; Cardasis, C. Skeletal Muscle Fiber Types in the Adult Mouse. </w:t>
      </w:r>
      <w:r w:rsidRPr="00ED46EF">
        <w:rPr>
          <w:rFonts w:ascii="Cambria" w:hAnsi="Cambria" w:cs="Times New Roman"/>
          <w:i/>
          <w:iCs/>
          <w:noProof/>
        </w:rPr>
        <w:t>Acta Neurol. Scand.</w:t>
      </w:r>
      <w:r w:rsidRPr="00ED46EF">
        <w:rPr>
          <w:rFonts w:ascii="Cambria" w:hAnsi="Cambria" w:cs="Times New Roman"/>
          <w:noProof/>
        </w:rPr>
        <w:t xml:space="preserve"> </w:t>
      </w:r>
      <w:r w:rsidRPr="00ED46EF">
        <w:rPr>
          <w:rFonts w:ascii="Cambria" w:hAnsi="Cambria" w:cs="Times New Roman"/>
          <w:b/>
          <w:bCs/>
          <w:noProof/>
        </w:rPr>
        <w:t>197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45–56, doi:10.1111/j.1600-0404.1976.tb07619.x.</w:t>
      </w:r>
    </w:p>
    <w:p w14:paraId="4EC0820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5. </w:t>
      </w:r>
      <w:r w:rsidRPr="00ED46EF">
        <w:rPr>
          <w:rFonts w:ascii="Cambria" w:hAnsi="Cambria" w:cs="Times New Roman"/>
          <w:noProof/>
        </w:rPr>
        <w:tab/>
        <w:t xml:space="preserve">Hebling, A.; Scabora, J.E.; Esquisatto, M.A.M. Muscle Fibre Types and Connective Tissue Morphometry in Frontal Muscle of Norfolk Rabbits (Oryctolagus cuniculus). </w:t>
      </w:r>
      <w:r w:rsidRPr="00ED46EF">
        <w:rPr>
          <w:rFonts w:ascii="Cambria" w:hAnsi="Cambria" w:cs="Times New Roman"/>
          <w:i/>
          <w:iCs/>
          <w:noProof/>
        </w:rPr>
        <w:t>Int. J. Morphol.</w:t>
      </w:r>
      <w:r w:rsidRPr="00ED46EF">
        <w:rPr>
          <w:rFonts w:ascii="Cambria" w:hAnsi="Cambria" w:cs="Times New Roman"/>
          <w:noProof/>
        </w:rPr>
        <w:t xml:space="preserve"> </w:t>
      </w:r>
      <w:r w:rsidRPr="00ED46EF">
        <w:rPr>
          <w:rFonts w:ascii="Cambria" w:hAnsi="Cambria" w:cs="Times New Roman"/>
          <w:b/>
          <w:bCs/>
          <w:noProof/>
        </w:rPr>
        <w:t>2009</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187–191, doi:10.4067/s0717-95022009000100032.</w:t>
      </w:r>
    </w:p>
    <w:p w14:paraId="4A4A09C9"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6. </w:t>
      </w:r>
      <w:r w:rsidRPr="00ED46EF">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D46EF">
        <w:rPr>
          <w:rFonts w:ascii="Cambria" w:hAnsi="Cambria" w:cs="Times New Roman"/>
          <w:i/>
          <w:iCs/>
          <w:noProof/>
        </w:rPr>
        <w:t>Muscle and Nerve</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292–299, doi:10.1002/mus.25033.</w:t>
      </w:r>
    </w:p>
    <w:p w14:paraId="15662E6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7. </w:t>
      </w:r>
      <w:r w:rsidRPr="00ED46EF">
        <w:rPr>
          <w:rFonts w:ascii="Cambria" w:hAnsi="Cambria" w:cs="Times New Roman"/>
          <w:noProof/>
        </w:rPr>
        <w:tab/>
        <w:t>R Core Team R: A Language and Environment for Statistical Computing 2019.</w:t>
      </w:r>
    </w:p>
    <w:p w14:paraId="0C0FCD3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8. </w:t>
      </w:r>
      <w:r w:rsidRPr="00ED46EF">
        <w:rPr>
          <w:rFonts w:ascii="Cambria" w:hAnsi="Cambria" w:cs="Times New Roman"/>
          <w:noProof/>
        </w:rPr>
        <w:tab/>
        <w:t xml:space="preserve">Schiaffino, S.; Reggiani, C. Fiber types in mammalian skeletal muscles. </w:t>
      </w:r>
      <w:r w:rsidRPr="00ED46EF">
        <w:rPr>
          <w:rFonts w:ascii="Cambria" w:hAnsi="Cambria" w:cs="Times New Roman"/>
          <w:i/>
          <w:iCs/>
          <w:noProof/>
        </w:rPr>
        <w:t>Physiol. Rev.</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91</w:t>
      </w:r>
      <w:r w:rsidRPr="00ED46EF">
        <w:rPr>
          <w:rFonts w:ascii="Cambria" w:hAnsi="Cambria" w:cs="Times New Roman"/>
          <w:noProof/>
        </w:rPr>
        <w:t>, 1447–531, doi:10.1152/physrev.00031.2010.</w:t>
      </w:r>
    </w:p>
    <w:p w14:paraId="554155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9. </w:t>
      </w:r>
      <w:r w:rsidRPr="00ED46EF">
        <w:rPr>
          <w:rFonts w:ascii="Cambria" w:hAnsi="Cambria" w:cs="Times New Roman"/>
          <w:noProof/>
        </w:rPr>
        <w:tab/>
        <w:t xml:space="preserve">DeFronzo, R.A. Lilly lecture 1987. The triumvirate: beta-cell, muscle, liver. A collusion responsible for NIDDM. </w:t>
      </w:r>
      <w:r w:rsidRPr="00ED46EF">
        <w:rPr>
          <w:rFonts w:ascii="Cambria" w:hAnsi="Cambria" w:cs="Times New Roman"/>
          <w:i/>
          <w:iCs/>
          <w:noProof/>
        </w:rPr>
        <w:t>Diabetes</w:t>
      </w:r>
      <w:r w:rsidRPr="00ED46EF">
        <w:rPr>
          <w:rFonts w:ascii="Cambria" w:hAnsi="Cambria" w:cs="Times New Roman"/>
          <w:noProof/>
        </w:rPr>
        <w:t xml:space="preserve"> </w:t>
      </w:r>
      <w:r w:rsidRPr="00ED46EF">
        <w:rPr>
          <w:rFonts w:ascii="Cambria" w:hAnsi="Cambria" w:cs="Times New Roman"/>
          <w:b/>
          <w:bCs/>
          <w:noProof/>
        </w:rPr>
        <w:t>1988</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667–687, doi:10.2337/diab.37.6.667.</w:t>
      </w:r>
    </w:p>
    <w:p w14:paraId="466BC7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0. </w:t>
      </w:r>
      <w:r w:rsidRPr="00ED46EF">
        <w:rPr>
          <w:rFonts w:ascii="Cambria" w:hAnsi="Cambria" w:cs="Times New Roman"/>
          <w:noProof/>
        </w:rPr>
        <w:tab/>
        <w:t xml:space="preserve">Falduto, M.T.; Czerwinski, S.M.; Hickson, R.C. Glucocorticoid-induced muscle atrophy prevention by exercise in fast-twitch fibers. </w:t>
      </w:r>
      <w:r w:rsidRPr="00ED46EF">
        <w:rPr>
          <w:rFonts w:ascii="Cambria" w:hAnsi="Cambria" w:cs="Times New Roman"/>
          <w:i/>
          <w:iCs/>
          <w:noProof/>
        </w:rPr>
        <w:t>J. Appl. Physiol.</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1058–1062, doi:10.1152/jappl.1990.69.3.1058.</w:t>
      </w:r>
    </w:p>
    <w:p w14:paraId="2FC3054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1. </w:t>
      </w:r>
      <w:r w:rsidRPr="00ED46EF">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D46EF">
        <w:rPr>
          <w:rFonts w:ascii="Cambria" w:hAnsi="Cambria" w:cs="Times New Roman"/>
          <w:i/>
          <w:iCs/>
          <w:noProof/>
        </w:rPr>
        <w:t>Eur. J. Appl. Physiol.</w:t>
      </w:r>
      <w:r w:rsidRPr="00ED46EF">
        <w:rPr>
          <w:rFonts w:ascii="Cambria" w:hAnsi="Cambria" w:cs="Times New Roman"/>
          <w:noProof/>
        </w:rPr>
        <w:t xml:space="preserve"> </w:t>
      </w:r>
      <w:r w:rsidRPr="00ED46EF">
        <w:rPr>
          <w:rFonts w:ascii="Cambria" w:hAnsi="Cambria" w:cs="Times New Roman"/>
          <w:b/>
          <w:bCs/>
          <w:noProof/>
        </w:rPr>
        <w:t>2007</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51–59, doi:10.1007/s00421-007-0471-2.</w:t>
      </w:r>
    </w:p>
    <w:p w14:paraId="67AEF2F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2. </w:t>
      </w:r>
      <w:r w:rsidRPr="00ED46EF">
        <w:rPr>
          <w:rFonts w:ascii="Cambria" w:hAnsi="Cambria" w:cs="Times New Roman"/>
          <w:noProof/>
        </w:rPr>
        <w:tab/>
        <w:t xml:space="preserve">Abdelmoula, A.; Martin, V.; Bouchant, A.; Walrand, S.; Lavet, C.; Taillardat, M.; Maffiuletti, N.A.; Boisseau, N.; Duché, P.; Ratel, S. Knee extension strength in obese and nonobese male </w:t>
      </w:r>
      <w:r w:rsidRPr="00ED46EF">
        <w:rPr>
          <w:rFonts w:ascii="Cambria" w:hAnsi="Cambria" w:cs="Times New Roman"/>
          <w:noProof/>
        </w:rPr>
        <w:lastRenderedPageBreak/>
        <w:t xml:space="preserve">adolescents. </w:t>
      </w:r>
      <w:r w:rsidRPr="00ED46EF">
        <w:rPr>
          <w:rFonts w:ascii="Cambria" w:hAnsi="Cambria" w:cs="Times New Roman"/>
          <w:i/>
          <w:iCs/>
          <w:noProof/>
        </w:rPr>
        <w:t>Appl. Physiol. Nutr. Metab.</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269–75, doi:10.1139/h2012-010.</w:t>
      </w:r>
    </w:p>
    <w:p w14:paraId="3DAB32EA"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3. </w:t>
      </w:r>
      <w:r w:rsidRPr="00ED46EF">
        <w:rPr>
          <w:rFonts w:ascii="Cambria" w:hAnsi="Cambria" w:cs="Times New Roman"/>
          <w:noProof/>
        </w:rPr>
        <w:tab/>
        <w:t xml:space="preserve">Hulens, M.; Vansant, G.; Lysens, R.; Claessens, A.L.; Muls, E. Exercise capacity in lean versus obese women. </w:t>
      </w:r>
      <w:r w:rsidRPr="00ED46EF">
        <w:rPr>
          <w:rFonts w:ascii="Cambria" w:hAnsi="Cambria" w:cs="Times New Roman"/>
          <w:i/>
          <w:iCs/>
          <w:noProof/>
        </w:rPr>
        <w:t>Scand. J. Med. Sci. Sport.</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11</w:t>
      </w:r>
      <w:r w:rsidRPr="00ED46EF">
        <w:rPr>
          <w:rFonts w:ascii="Cambria" w:hAnsi="Cambria" w:cs="Times New Roman"/>
          <w:noProof/>
        </w:rPr>
        <w:t>, 305–309, doi:10.1034/j.1600-0838.2001.110509.x.</w:t>
      </w:r>
    </w:p>
    <w:p w14:paraId="6BCCFE4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4. </w:t>
      </w:r>
      <w:r w:rsidRPr="00ED46EF">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D46EF">
        <w:rPr>
          <w:rFonts w:ascii="Cambria" w:hAnsi="Cambria" w:cs="Times New Roman"/>
          <w:i/>
          <w:iCs/>
          <w:noProof/>
        </w:rPr>
        <w:t>Int. J. Obes.</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28</w:t>
      </w:r>
      <w:r w:rsidRPr="00ED46EF">
        <w:rPr>
          <w:rFonts w:ascii="Cambria" w:hAnsi="Cambria" w:cs="Times New Roman"/>
          <w:noProof/>
        </w:rPr>
        <w:t>, 234–241, doi:10.1038/sj.ijo.0802552.</w:t>
      </w:r>
    </w:p>
    <w:p w14:paraId="3244616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5. </w:t>
      </w:r>
      <w:r w:rsidRPr="00ED46EF">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D46EF">
        <w:rPr>
          <w:rFonts w:ascii="Cambria" w:hAnsi="Cambria" w:cs="Times New Roman"/>
          <w:i/>
          <w:iCs/>
          <w:noProof/>
        </w:rPr>
        <w:t>Obesity</w:t>
      </w:r>
      <w:r w:rsidRPr="00ED46EF">
        <w:rPr>
          <w:rFonts w:ascii="Cambria" w:hAnsi="Cambria" w:cs="Times New Roman"/>
          <w:noProof/>
        </w:rPr>
        <w:t xml:space="preserve"> </w:t>
      </w:r>
      <w:r w:rsidRPr="00ED46EF">
        <w:rPr>
          <w:rFonts w:ascii="Cambria" w:hAnsi="Cambria" w:cs="Times New Roman"/>
          <w:b/>
          <w:bCs/>
          <w:noProof/>
        </w:rPr>
        <w:t>2014</w:t>
      </w:r>
      <w:r w:rsidRPr="00ED46EF">
        <w:rPr>
          <w:rFonts w:ascii="Cambria" w:hAnsi="Cambria" w:cs="Times New Roman"/>
          <w:noProof/>
        </w:rPr>
        <w:t xml:space="preserve">, </w:t>
      </w:r>
      <w:r w:rsidRPr="00ED46EF">
        <w:rPr>
          <w:rFonts w:ascii="Cambria" w:hAnsi="Cambria" w:cs="Times New Roman"/>
          <w:i/>
          <w:iCs/>
          <w:noProof/>
        </w:rPr>
        <w:t>00</w:t>
      </w:r>
      <w:r w:rsidRPr="00ED46EF">
        <w:rPr>
          <w:rFonts w:ascii="Cambria" w:hAnsi="Cambria" w:cs="Times New Roman"/>
          <w:noProof/>
        </w:rPr>
        <w:t>, 1–3, doi:10.1002/oby.20795.</w:t>
      </w:r>
    </w:p>
    <w:p w14:paraId="045A9F3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6. </w:t>
      </w:r>
      <w:r w:rsidRPr="00ED46EF">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D46EF">
        <w:rPr>
          <w:rFonts w:ascii="Cambria" w:hAnsi="Cambria" w:cs="Times New Roman"/>
          <w:i/>
          <w:iCs/>
          <w:noProof/>
        </w:rPr>
        <w:t>Obes. Res.</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211–8, doi:10.1038/oby.2000.24.</w:t>
      </w:r>
    </w:p>
    <w:p w14:paraId="239BBEA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7. </w:t>
      </w:r>
      <w:r w:rsidRPr="00ED46EF">
        <w:rPr>
          <w:rFonts w:ascii="Cambria" w:hAnsi="Cambria" w:cs="Times New Roman"/>
          <w:noProof/>
        </w:rPr>
        <w:tab/>
        <w:t xml:space="preserve">Levitan, R.D.; Vaccarino, F.J.; Brown, G.M.; Kennedy, S.H. Low-dose dexamethasone challenge in women with atypical major depression: Pilot study. </w:t>
      </w:r>
      <w:r w:rsidRPr="00ED46EF">
        <w:rPr>
          <w:rFonts w:ascii="Cambria" w:hAnsi="Cambria" w:cs="Times New Roman"/>
          <w:i/>
          <w:iCs/>
          <w:noProof/>
        </w:rPr>
        <w:t>J. Psychiatry Neurosci.</w:t>
      </w:r>
      <w:r w:rsidRPr="00ED46EF">
        <w:rPr>
          <w:rFonts w:ascii="Cambria" w:hAnsi="Cambria" w:cs="Times New Roman"/>
          <w:noProof/>
        </w:rPr>
        <w:t xml:space="preserve"> </w:t>
      </w:r>
      <w:r w:rsidRPr="00ED46EF">
        <w:rPr>
          <w:rFonts w:ascii="Cambria" w:hAnsi="Cambria" w:cs="Times New Roman"/>
          <w:b/>
          <w:bCs/>
          <w:noProof/>
        </w:rPr>
        <w:t>2002</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47–51.</w:t>
      </w:r>
    </w:p>
    <w:p w14:paraId="28EED2A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8. </w:t>
      </w:r>
      <w:r w:rsidRPr="00ED46EF">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D46EF">
        <w:rPr>
          <w:rFonts w:ascii="Cambria" w:hAnsi="Cambria" w:cs="Times New Roman"/>
          <w:i/>
          <w:iCs/>
          <w:noProof/>
        </w:rPr>
        <w:t>Transl. Psychiatry</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6</w:t>
      </w:r>
      <w:r w:rsidRPr="00ED46EF">
        <w:rPr>
          <w:rFonts w:ascii="Cambria" w:hAnsi="Cambria" w:cs="Times New Roman"/>
          <w:noProof/>
        </w:rPr>
        <w:t>, doi:10.1038/tp.2016.251.</w:t>
      </w:r>
    </w:p>
    <w:p w14:paraId="6D15434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9. </w:t>
      </w:r>
      <w:r w:rsidRPr="00ED46EF">
        <w:rPr>
          <w:rFonts w:ascii="Cambria" w:hAnsi="Cambria" w:cs="Times New Roman"/>
          <w:noProof/>
        </w:rPr>
        <w:tab/>
        <w:t xml:space="preserve">Nair, A.B.; Jacob, S. A simple practice guide for dose conversion between animals and human. </w:t>
      </w:r>
      <w:r w:rsidRPr="00ED46EF">
        <w:rPr>
          <w:rFonts w:ascii="Cambria" w:hAnsi="Cambria" w:cs="Times New Roman"/>
          <w:i/>
          <w:iCs/>
          <w:noProof/>
        </w:rPr>
        <w:t>J. Basic Clin. Pharm.</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7</w:t>
      </w:r>
      <w:r w:rsidRPr="00ED46EF">
        <w:rPr>
          <w:rFonts w:ascii="Cambria" w:hAnsi="Cambria" w:cs="Times New Roman"/>
          <w:noProof/>
        </w:rPr>
        <w:t>, 27, doi:10.4103/0976-0105.177703.</w:t>
      </w:r>
    </w:p>
    <w:p w14:paraId="63C24A5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0. </w:t>
      </w:r>
      <w:r w:rsidRPr="00ED46EF">
        <w:rPr>
          <w:rFonts w:ascii="Cambria" w:hAnsi="Cambria" w:cs="Times New Roman"/>
          <w:noProof/>
        </w:rPr>
        <w:tab/>
        <w:t xml:space="preserve">Becker, D.E. Basic and Clinical Pharmacology of Glucocorticosteroids. </w:t>
      </w:r>
      <w:r w:rsidRPr="00ED46EF">
        <w:rPr>
          <w:rFonts w:ascii="Cambria" w:hAnsi="Cambria" w:cs="Times New Roman"/>
          <w:i/>
          <w:iCs/>
          <w:noProof/>
        </w:rPr>
        <w:t>Anesth. Prog.</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0</w:t>
      </w:r>
      <w:r w:rsidRPr="00ED46EF">
        <w:rPr>
          <w:rFonts w:ascii="Cambria" w:hAnsi="Cambria" w:cs="Times New Roman"/>
          <w:noProof/>
        </w:rPr>
        <w:t xml:space="preserve">, </w:t>
      </w:r>
      <w:r w:rsidRPr="00ED46EF">
        <w:rPr>
          <w:rFonts w:ascii="Cambria" w:hAnsi="Cambria" w:cs="Times New Roman"/>
          <w:noProof/>
        </w:rPr>
        <w:lastRenderedPageBreak/>
        <w:t>25–32, doi:10.2344/0003-3006-60.1.25.</w:t>
      </w:r>
    </w:p>
    <w:p w14:paraId="2FA9CB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1. </w:t>
      </w:r>
      <w:r w:rsidRPr="00ED46EF">
        <w:rPr>
          <w:rFonts w:ascii="Cambria" w:hAnsi="Cambria" w:cs="Times New Roman"/>
          <w:noProof/>
        </w:rPr>
        <w:tab/>
        <w:t xml:space="preserve">Rouleau, G.; Karpati, G.; Carpenter, S.; Soza, M.; Prescott, S.; Holland, P. Glucocorticoid excess induces preferential depletion of myosin in denervated skeletal muscle fibers. </w:t>
      </w:r>
      <w:r w:rsidRPr="00ED46EF">
        <w:rPr>
          <w:rFonts w:ascii="Cambria" w:hAnsi="Cambria" w:cs="Times New Roman"/>
          <w:i/>
          <w:iCs/>
          <w:noProof/>
        </w:rPr>
        <w:t>Muscle Nerve</w:t>
      </w:r>
      <w:r w:rsidRPr="00ED46EF">
        <w:rPr>
          <w:rFonts w:ascii="Cambria" w:hAnsi="Cambria" w:cs="Times New Roman"/>
          <w:noProof/>
        </w:rPr>
        <w:t xml:space="preserve"> </w:t>
      </w:r>
      <w:r w:rsidRPr="00ED46EF">
        <w:rPr>
          <w:rFonts w:ascii="Cambria" w:hAnsi="Cambria" w:cs="Times New Roman"/>
          <w:b/>
          <w:bCs/>
          <w:noProof/>
        </w:rPr>
        <w:t>1987</w:t>
      </w:r>
      <w:r w:rsidRPr="00ED46EF">
        <w:rPr>
          <w:rFonts w:ascii="Cambria" w:hAnsi="Cambria" w:cs="Times New Roman"/>
          <w:noProof/>
        </w:rPr>
        <w:t xml:space="preserve">, </w:t>
      </w:r>
      <w:r w:rsidRPr="00ED46EF">
        <w:rPr>
          <w:rFonts w:ascii="Cambria" w:hAnsi="Cambria" w:cs="Times New Roman"/>
          <w:i/>
          <w:iCs/>
          <w:noProof/>
        </w:rPr>
        <w:t>10</w:t>
      </w:r>
      <w:r w:rsidRPr="00ED46EF">
        <w:rPr>
          <w:rFonts w:ascii="Cambria" w:hAnsi="Cambria" w:cs="Times New Roman"/>
          <w:noProof/>
        </w:rPr>
        <w:t>, 428–438, doi:10.1002/mus.880100509.</w:t>
      </w:r>
    </w:p>
    <w:p w14:paraId="1FEA67C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2. </w:t>
      </w:r>
      <w:r w:rsidRPr="00ED46EF">
        <w:rPr>
          <w:rFonts w:ascii="Cambria" w:hAnsi="Cambria" w:cs="Times New Roman"/>
          <w:noProof/>
        </w:rPr>
        <w:tab/>
        <w:t xml:space="preserve">Wilson, J.M.; Loenneke, J.P.; Jo, E.; Wilson, G.J.; Zourdos, M.C.; Kim, J.-S. The Effects of Endurance, Strength, and Power Training on Muscle Fiber Type Shifting. </w:t>
      </w:r>
      <w:r w:rsidRPr="00ED46EF">
        <w:rPr>
          <w:rFonts w:ascii="Cambria" w:hAnsi="Cambria" w:cs="Times New Roman"/>
          <w:i/>
          <w:iCs/>
          <w:noProof/>
        </w:rPr>
        <w:t>J. Strength Cond. Res.</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1724–1729, doi:10.1519/JSC.0b013e318234eb6f.</w:t>
      </w:r>
    </w:p>
    <w:p w14:paraId="7E9C065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3. </w:t>
      </w:r>
      <w:r w:rsidRPr="00ED46EF">
        <w:rPr>
          <w:rFonts w:ascii="Cambria" w:hAnsi="Cambria" w:cs="Times New Roman"/>
          <w:noProof/>
        </w:rPr>
        <w:tab/>
        <w:t xml:space="preserve">Kang, S.; Tsai, L.T.-Y.; Rosen, E.D. Nuclear Mechanisms of Insulin Resistance. </w:t>
      </w:r>
      <w:r w:rsidRPr="00ED46EF">
        <w:rPr>
          <w:rFonts w:ascii="Cambria" w:hAnsi="Cambria" w:cs="Times New Roman"/>
          <w:i/>
          <w:iCs/>
          <w:noProof/>
        </w:rPr>
        <w:t>Trends Cell Biol.</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341–351, doi:10.1016/j.tcb.2016.01.002.</w:t>
      </w:r>
    </w:p>
    <w:p w14:paraId="42AC61FE" w14:textId="77777777" w:rsidR="00ED46EF" w:rsidRPr="00ED46EF" w:rsidRDefault="00ED46EF" w:rsidP="00ED46EF">
      <w:pPr>
        <w:widowControl w:val="0"/>
        <w:autoSpaceDE w:val="0"/>
        <w:autoSpaceDN w:val="0"/>
        <w:adjustRightInd w:val="0"/>
        <w:spacing w:line="480" w:lineRule="auto"/>
        <w:ind w:left="640" w:hanging="640"/>
        <w:rPr>
          <w:rFonts w:ascii="Cambria" w:hAnsi="Cambria"/>
          <w:noProof/>
        </w:rPr>
      </w:pPr>
      <w:r w:rsidRPr="00ED46EF">
        <w:rPr>
          <w:rFonts w:ascii="Cambria" w:hAnsi="Cambria" w:cs="Times New Roman"/>
          <w:noProof/>
        </w:rPr>
        <w:t xml:space="preserve">44. </w:t>
      </w:r>
      <w:r w:rsidRPr="00ED46EF">
        <w:rPr>
          <w:rFonts w:ascii="Cambria" w:hAnsi="Cambria" w:cs="Times New Roman"/>
          <w:noProof/>
        </w:rPr>
        <w:tab/>
        <w:t xml:space="preserve">Heller, E.A.; Cates, H.M.; Peña, C.J.; Herman, J.P.; Walsh, J.J. Mechanisms of Glucocorticoid-Induced Insulin Resistance: Focus on Adipose Tissue Function and Lipid Metabolism.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17</w:t>
      </w:r>
      <w:r w:rsidRPr="00ED46EF">
        <w:rPr>
          <w:rFonts w:ascii="Cambria" w:hAnsi="Cambria" w:cs="Times New Roman"/>
          <w:noProof/>
        </w:rPr>
        <w:t>, 1720–1727, doi:10.1038/nn.3871.Locus-Specific.</w:t>
      </w:r>
    </w:p>
    <w:p w14:paraId="2BCE4AD3" w14:textId="3DB627B7" w:rsidR="002A4533" w:rsidRDefault="002A4533" w:rsidP="00ED46EF">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43E30E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HFD or NCD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707E71">
        <w:rPr>
          <w:rFonts w:asciiTheme="minorHAnsi" w:hAnsiTheme="minorHAnsi"/>
          <w:szCs w:val="24"/>
        </w:rPr>
        <w:t xml:space="preserve"> </w:t>
      </w:r>
      <w:r w:rsidRPr="00936D7C">
        <w:rPr>
          <w:rFonts w:asciiTheme="minorHAnsi" w:hAnsiTheme="minorHAnsi"/>
          <w:szCs w:val="24"/>
        </w:rPr>
        <w:t>in lean and obese mice treated with</w:t>
      </w:r>
      <w:r w:rsidRPr="00936D7C">
        <w:rPr>
          <w:rFonts w:asciiTheme="minorHAnsi" w:hAnsiTheme="minorHAnsi"/>
          <w:szCs w:val="24"/>
        </w:rPr>
        <w:t xml:space="preserve"> </w:t>
      </w:r>
      <w:r w:rsidR="0024177C">
        <w:rPr>
          <w:rFonts w:asciiTheme="minorHAnsi" w:hAnsiTheme="minorHAnsi"/>
          <w:szCs w:val="24"/>
        </w:rPr>
        <w:t>vehicle (water) or</w:t>
      </w:r>
      <w:r w:rsidRPr="00936D7C">
        <w:rPr>
          <w:rFonts w:asciiTheme="minorHAnsi" w:hAnsiTheme="minorHAnsi"/>
          <w:szCs w:val="24"/>
        </w:rPr>
        <w:t xml:space="preserve"> </w:t>
      </w:r>
      <w:r w:rsidRPr="00936D7C">
        <w:rPr>
          <w:rFonts w:asciiTheme="minorHAnsi" w:hAnsiTheme="minorHAnsi"/>
          <w:szCs w:val="24"/>
        </w:rPr>
        <w:t>dexamethasone for 15-21 days</w:t>
      </w:r>
      <w:r w:rsidR="004654E8">
        <w:rPr>
          <w:rFonts w:asciiTheme="minorHAnsi" w:hAnsiTheme="minorHAnsi"/>
          <w:szCs w:val="24"/>
        </w:rPr>
        <w:t xml:space="preserve"> after 12 weeks of NCD/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4BA5BDC3"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w:t>
      </w:r>
      <w:r w:rsidRPr="00936D7C">
        <w:rPr>
          <w:rFonts w:asciiTheme="minorHAnsi" w:hAnsiTheme="minorHAnsi"/>
          <w:szCs w:val="24"/>
        </w:rPr>
        <w:t xml:space="preserve"> </w:t>
      </w:r>
      <w:r w:rsidR="0024177C">
        <w:rPr>
          <w:rFonts w:asciiTheme="minorHAnsi" w:hAnsiTheme="minorHAnsi"/>
          <w:szCs w:val="24"/>
        </w:rPr>
        <w:t>vehicle or</w:t>
      </w:r>
      <w:r w:rsidRPr="00936D7C">
        <w:rPr>
          <w:rFonts w:asciiTheme="minorHAnsi" w:hAnsiTheme="minorHAnsi"/>
          <w:szCs w:val="24"/>
        </w:rPr>
        <w:t xml:space="preserve"> </w:t>
      </w:r>
      <w:r w:rsidRPr="00936D7C">
        <w:rPr>
          <w:rFonts w:asciiTheme="minorHAnsi" w:hAnsiTheme="minorHAnsi"/>
          <w:szCs w:val="24"/>
        </w:rPr>
        <w:t>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306DACD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w:t>
      </w:r>
      <w:r w:rsidR="00A07084">
        <w:rPr>
          <w:rFonts w:asciiTheme="minorHAnsi" w:hAnsiTheme="minorHAnsi"/>
          <w:szCs w:val="24"/>
        </w:rPr>
        <w:t xml:space="preserve"> </w:t>
      </w:r>
      <w:r w:rsidR="0024177C">
        <w:rPr>
          <w:rFonts w:asciiTheme="minorHAnsi" w:hAnsiTheme="minorHAnsi"/>
          <w:szCs w:val="24"/>
        </w:rPr>
        <w:t>vehicle or</w:t>
      </w:r>
      <w:r w:rsidR="00A07084">
        <w:rPr>
          <w:rFonts w:asciiTheme="minorHAnsi" w:hAnsiTheme="minorHAnsi"/>
          <w:szCs w:val="24"/>
        </w:rPr>
        <w:t xml:space="preserve"> </w:t>
      </w:r>
      <w:r w:rsidR="00A07084">
        <w:rPr>
          <w:rFonts w:asciiTheme="minorHAnsi" w:hAnsiTheme="minorHAnsi"/>
          <w:szCs w:val="24"/>
        </w:rPr>
        <w:t>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lastRenderedPageBreak/>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E55CDED"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4B2E5B" w:rsidRPr="00936D7C">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proofErr w:type="spellStart"/>
      <w:r w:rsidR="009C0393">
        <w:rPr>
          <w:rFonts w:asciiTheme="minorHAnsi" w:hAnsiTheme="minorHAnsi"/>
          <w:szCs w:val="24"/>
        </w:rPr>
        <w:t>analysed</w:t>
      </w:r>
      <w:proofErr w:type="spellEnd"/>
      <w:r w:rsidR="009C0393">
        <w:rPr>
          <w:rFonts w:asciiTheme="minorHAnsi" w:hAnsiTheme="minorHAnsi"/>
          <w:szCs w:val="24"/>
        </w:rPr>
        <w:t xml:space="preserve">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sidR="00714475">
        <w:rPr>
          <w:rFonts w:asciiTheme="minorHAnsi" w:hAnsiTheme="minorHAnsi"/>
          <w:szCs w:val="24"/>
        </w:rPr>
        <w:t xml:space="preserve">encoding </w:t>
      </w:r>
      <w:r w:rsidRPr="00936D7C">
        <w:rPr>
          <w:rFonts w:asciiTheme="minorHAnsi" w:hAnsiTheme="minorHAnsi"/>
          <w:szCs w:val="24"/>
        </w:rPr>
        <w:t>Atrogin-1 and MuRF1</w:t>
      </w:r>
      <w:r w:rsidR="00714475">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4654E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4654E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4654E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4654E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4654E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4654E8">
        <w:trPr>
          <w:trHeight w:val="231"/>
        </w:trPr>
        <w:tc>
          <w:tcPr>
            <w:tcW w:w="1740" w:type="dxa"/>
            <w:shd w:val="clear" w:color="auto" w:fill="auto"/>
            <w:tcMar>
              <w:top w:w="100" w:type="dxa"/>
              <w:left w:w="100" w:type="dxa"/>
              <w:bottom w:w="100" w:type="dxa"/>
              <w:right w:w="100" w:type="dxa"/>
            </w:tcMar>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Inn Harvey" w:date="2020-01-30T12:50:00Z" w:initials="IH">
    <w:p w14:paraId="22EE6342" w14:textId="5B08DFA3" w:rsidR="003E24F6" w:rsidRDefault="003E24F6">
      <w:pPr>
        <w:pStyle w:val="CommentText"/>
      </w:pPr>
      <w:r>
        <w:rPr>
          <w:rStyle w:val="CommentReference"/>
        </w:rPr>
        <w:annotationRef/>
      </w:r>
      <w:r>
        <w:t>Mine is correct</w:t>
      </w:r>
    </w:p>
  </w:comment>
  <w:comment w:id="2"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 xml:space="preserve">knockout of GR in adipose does not affect muscle atrophy but does prevent insulin resistance by </w:t>
      </w:r>
      <w:proofErr w:type="spellStart"/>
      <w:r w:rsidR="008B4BAF">
        <w:t>dex</w:t>
      </w:r>
      <w:proofErr w:type="spellEnd"/>
      <w:r w:rsidR="008B4BAF">
        <w:br/>
        <w:t>• glucose clamp studies of NCD mice (HFD mice in Harvey et al)</w:t>
      </w:r>
    </w:p>
    <w:p w14:paraId="14BB0E6B" w14:textId="4F4924DB" w:rsidR="008B4BAF" w:rsidRDefault="008B4BAF">
      <w:pPr>
        <w:pStyle w:val="CommentText"/>
      </w:pPr>
      <w:r>
        <w:t xml:space="preserve">• Insulin induced </w:t>
      </w:r>
      <w:proofErr w:type="spellStart"/>
      <w:r>
        <w:t>pAkt</w:t>
      </w:r>
      <w:proofErr w:type="spellEnd"/>
      <w:r>
        <w:t xml:space="preserve"> signaling not different between water/</w:t>
      </w:r>
      <w:proofErr w:type="spellStart"/>
      <w:r>
        <w:t>dex</w:t>
      </w:r>
      <w:proofErr w:type="spellEnd"/>
      <w:r>
        <w:t xml:space="preserve"> in any groups (both cells and tissues), so mechanism is probably downstream of </w:t>
      </w:r>
      <w:proofErr w:type="spellStart"/>
      <w:r>
        <w:t>Akt</w:t>
      </w:r>
      <w:proofErr w:type="spellEnd"/>
      <w:r>
        <w:t>.</w:t>
      </w:r>
    </w:p>
  </w:comment>
  <w:comment w:id="3" w:author="Inn Harvey" w:date="2020-01-29T15:44:00Z" w:initials="IH">
    <w:p w14:paraId="2DC9728C" w14:textId="2455F377" w:rsidR="00D54EB5" w:rsidRDefault="00D54EB5">
      <w:pPr>
        <w:pStyle w:val="CommentText"/>
      </w:pPr>
      <w:r>
        <w:rPr>
          <w:rStyle w:val="CommentReference"/>
        </w:rPr>
        <w:annotationRef/>
      </w:r>
      <w:r>
        <w:t>I would suggest including all, especially data that will not have a home otherwise, since it is relevant he</w:t>
      </w:r>
      <w:r w:rsidR="00F71190">
        <w:t>r</w:t>
      </w:r>
      <w:r>
        <w:t>e</w:t>
      </w:r>
      <w:r w:rsidR="00F71190">
        <w:t xml:space="preserve"> and the more we can point to mechanism, the better.</w:t>
      </w:r>
    </w:p>
  </w:comment>
  <w:comment w:id="4" w:author="Dave Bridges" w:date="2020-01-06T12:05:00Z" w:initials="DB">
    <w:p w14:paraId="5EC17BAC" w14:textId="77777777" w:rsidR="00B6263D" w:rsidRDefault="00B6263D" w:rsidP="00B6263D">
      <w:pPr>
        <w:pStyle w:val="CommentText"/>
      </w:pPr>
      <w:r>
        <w:rPr>
          <w:rStyle w:val="CommentReference"/>
        </w:rPr>
        <w:annotationRef/>
      </w:r>
      <w:r>
        <w:t>Susan do you have any funding you want to add or conflicts to 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2EE6342" w15:paraIdParent="612D495B" w15:done="0"/>
  <w15:commentEx w15:paraId="14BB0E6B" w15:done="0"/>
  <w15:commentEx w15:paraId="2DC9728C" w15:paraIdParent="14BB0E6B" w15:done="0"/>
  <w15:commentEx w15:paraId="5EC17B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2EE6342" w16cid:durableId="21DD4F96"/>
  <w16cid:commentId w16cid:paraId="14BB0E6B" w16cid:durableId="21C810FC"/>
  <w16cid:commentId w16cid:paraId="2DC9728C" w16cid:durableId="21DC26D8"/>
  <w16cid:commentId w16cid:paraId="5EC17BAC" w16cid:durableId="21BDA0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Inn Harvey">
    <w15:presenceInfo w15:providerId="Windows Live" w15:userId="c9eed2908b050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23D11"/>
    <w:rsid w:val="00231DC5"/>
    <w:rsid w:val="00234364"/>
    <w:rsid w:val="00240BF5"/>
    <w:rsid w:val="00240D45"/>
    <w:rsid w:val="0024177C"/>
    <w:rsid w:val="0025262F"/>
    <w:rsid w:val="00272E56"/>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70C0A"/>
    <w:rsid w:val="00570D66"/>
    <w:rsid w:val="00583E8C"/>
    <w:rsid w:val="005927B8"/>
    <w:rsid w:val="00597A9B"/>
    <w:rsid w:val="005A3BCD"/>
    <w:rsid w:val="005B0121"/>
    <w:rsid w:val="005B3CA8"/>
    <w:rsid w:val="005C4AF9"/>
    <w:rsid w:val="005D6870"/>
    <w:rsid w:val="005E128B"/>
    <w:rsid w:val="005E18A1"/>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30EC1"/>
    <w:rsid w:val="00A511EE"/>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B05D45"/>
    <w:rsid w:val="00B10040"/>
    <w:rsid w:val="00B104E7"/>
    <w:rsid w:val="00B11EFC"/>
    <w:rsid w:val="00B1757B"/>
    <w:rsid w:val="00B40C53"/>
    <w:rsid w:val="00B56278"/>
    <w:rsid w:val="00B6263D"/>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6B6C"/>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46EF"/>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C1186-89C2-6949-AF40-1CCFC05B7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23</Pages>
  <Words>30561</Words>
  <Characters>174200</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Microsoft Office User</cp:lastModifiedBy>
  <cp:revision>13</cp:revision>
  <cp:lastPrinted>2020-01-10T17:18:00Z</cp:lastPrinted>
  <dcterms:created xsi:type="dcterms:W3CDTF">2019-04-26T20:04:00Z</dcterms:created>
  <dcterms:modified xsi:type="dcterms:W3CDTF">2020-06-29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